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A4283" w:rsidRPr="003A4283" w:rsidRDefault="003A4283" w:rsidP="003A4283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bookmarkStart w:id="0" w:name="_GoBack"/>
      <w:bookmarkEnd w:id="0"/>
      <w:proofErr w:type="gramStart"/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Supplementary </w:t>
      </w:r>
      <w:r w:rsidRPr="003A4283">
        <w:rPr>
          <w:rFonts w:ascii="Times New Roman" w:hAnsi="Times New Roman" w:cs="Times New Roman"/>
          <w:b/>
          <w:sz w:val="24"/>
          <w:szCs w:val="24"/>
          <w:lang w:val="en-GB"/>
        </w:rPr>
        <w:t>Table 1.</w:t>
      </w:r>
      <w:proofErr w:type="gramEnd"/>
      <w:r w:rsidRPr="003A4283">
        <w:rPr>
          <w:rFonts w:ascii="Times New Roman" w:hAnsi="Times New Roman" w:cs="Times New Roman"/>
          <w:b/>
          <w:sz w:val="24"/>
          <w:szCs w:val="24"/>
          <w:lang w:val="en-GB"/>
        </w:rPr>
        <w:t xml:space="preserve"> Summary of the characteristics of included studies investigating the association of physical activity (PA) and risk of CKD.</w:t>
      </w:r>
    </w:p>
    <w:tbl>
      <w:tblPr>
        <w:tblW w:w="11566" w:type="dxa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1278"/>
        <w:gridCol w:w="1043"/>
        <w:gridCol w:w="1050"/>
        <w:gridCol w:w="1363"/>
        <w:gridCol w:w="736"/>
        <w:gridCol w:w="656"/>
        <w:gridCol w:w="1114"/>
        <w:gridCol w:w="644"/>
        <w:gridCol w:w="1163"/>
        <w:gridCol w:w="1141"/>
        <w:gridCol w:w="1594"/>
      </w:tblGrid>
      <w:tr w:rsidR="00B43960" w:rsidRPr="003A4283" w:rsidTr="00B43960">
        <w:trPr>
          <w:trHeight w:val="280"/>
        </w:trPr>
        <w:tc>
          <w:tcPr>
            <w:tcW w:w="127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sz w:val="16"/>
                <w:szCs w:val="16"/>
              </w:rPr>
              <w:t>Author, year</w:t>
            </w:r>
          </w:p>
        </w:tc>
        <w:tc>
          <w:tcPr>
            <w:tcW w:w="104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ountry</w:t>
            </w:r>
          </w:p>
        </w:tc>
        <w:tc>
          <w:tcPr>
            <w:tcW w:w="105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Study design</w:t>
            </w:r>
          </w:p>
        </w:tc>
        <w:tc>
          <w:tcPr>
            <w:tcW w:w="114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KD definition</w:t>
            </w:r>
          </w:p>
        </w:tc>
        <w:tc>
          <w:tcPr>
            <w:tcW w:w="73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S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ample size</w:t>
            </w:r>
          </w:p>
        </w:tc>
        <w:tc>
          <w:tcPr>
            <w:tcW w:w="65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N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o. of CKD</w:t>
            </w:r>
          </w:p>
        </w:tc>
        <w:tc>
          <w:tcPr>
            <w:tcW w:w="1114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Method for PA assessment</w:t>
            </w:r>
          </w:p>
        </w:tc>
        <w:tc>
          <w:tcPr>
            <w:tcW w:w="64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Type of PA</w:t>
            </w:r>
          </w:p>
        </w:tc>
        <w:tc>
          <w:tcPr>
            <w:tcW w:w="116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sz w:val="16"/>
                <w:szCs w:val="16"/>
              </w:rPr>
              <w:t>PA assessment (dose in MET h/</w:t>
            </w:r>
            <w:proofErr w:type="spellStart"/>
            <w:r w:rsidRPr="003A4283">
              <w:rPr>
                <w:rFonts w:ascii="Times New Roman" w:hAnsi="Times New Roman" w:cs="Times New Roman"/>
                <w:sz w:val="16"/>
                <w:szCs w:val="16"/>
              </w:rPr>
              <w:t>wk</w:t>
            </w:r>
            <w:proofErr w:type="spellEnd"/>
            <w:r w:rsidRPr="003A4283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4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Reported HR/RR/OR (95% CI)</w:t>
            </w:r>
          </w:p>
        </w:tc>
        <w:tc>
          <w:tcPr>
            <w:tcW w:w="1594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ovariates adjusted</w:t>
            </w: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Hallan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, 2006 </w:t>
            </w:r>
            <w:r w:rsidRPr="003A4283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3A4283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allan&lt;/Author&gt;&lt;Year&gt;2006&lt;/Year&gt;&lt;RecNum&gt;44042&lt;/RecNum&gt;&lt;DisplayText&gt;[20]&lt;/DisplayText&gt;&lt;record&gt;&lt;rec-number&gt;44042&lt;/rec-number&gt;&lt;foreign-keys&gt;&lt;key app="EN" db-id="vx5swxxz1pfpzce0dvlxx5z4rzrpvfr2das9" timestamp="1584186447"&gt;44042&lt;/key&gt;&lt;key app="ENWeb" db-id=""&gt;0&lt;/key&gt;&lt;/foreign-keys&gt;&lt;ref-type name="Journal Article"&gt;17&lt;/ref-type&gt;&lt;contributors&gt;&lt;authors&gt;&lt;author&gt;Hallan, S.&lt;/author&gt;&lt;author&gt;de Mutsert, R.&lt;/author&gt;&lt;author&gt;Carlsen, S.&lt;/author&gt;&lt;author&gt;Dekker, F. W.&lt;/author&gt;&lt;author&gt;Aasarod, K.&lt;/author&gt;&lt;author&gt;Holmen, J.&lt;/author&gt;&lt;/authors&gt;&lt;/contributors&gt;&lt;auth-address&gt;Division of Nephrology, Department of Medicine, St Olavs Hospital, Trondheim, Norway. stein.hallan@ntnu.no&lt;/auth-address&gt;&lt;titles&gt;&lt;title&gt;Obesity, smoking, and physical inactivity as risk factors for CKD: are men more vulnerable?&lt;/title&gt;&lt;secondary-title&gt;Am J Kidney Dis&lt;/secondary-title&gt;&lt;/titles&gt;&lt;periodical&gt;&lt;full-title&gt;Am J Kidney Dis&lt;/full-title&gt;&lt;abbr-1&gt;American journal of kidney diseases : the official journal of the National Kidney Foundation&lt;/abbr-1&gt;&lt;/periodical&gt;&lt;pages&gt;396-405&lt;/pages&gt;&lt;volume&gt;47&lt;/volume&gt;&lt;number&gt;3&lt;/number&gt;&lt;keywords&gt;&lt;keyword&gt;Aged&lt;/keyword&gt;&lt;keyword&gt;Chronic Disease&lt;/keyword&gt;&lt;keyword&gt;Cross-Sectional Studies&lt;/keyword&gt;&lt;keyword&gt;Female&lt;/keyword&gt;&lt;keyword&gt;Humans&lt;/keyword&gt;&lt;keyword&gt;Kidney Diseases/epidemiology/*etiology&lt;/keyword&gt;&lt;keyword&gt;Male&lt;/keyword&gt;&lt;keyword&gt;Middle Aged&lt;/keyword&gt;&lt;keyword&gt;Motor Activity&lt;/keyword&gt;&lt;keyword&gt;Obesity/*complications&lt;/keyword&gt;&lt;keyword&gt;Risk Factors&lt;/keyword&gt;&lt;keyword&gt;Sex Distribution&lt;/keyword&gt;&lt;keyword&gt;Sex Factors&lt;/keyword&gt;&lt;keyword&gt;Smoking/*adverse effects&lt;/keyword&gt;&lt;/keywords&gt;&lt;dates&gt;&lt;year&gt;2006&lt;/year&gt;&lt;pub-dates&gt;&lt;date&gt;Mar&lt;/date&gt;&lt;/pub-dates&gt;&lt;/dates&gt;&lt;isbn&gt;1523-6838 (Electronic)&amp;#xD;0272-6386 (Linking)&lt;/isbn&gt;&lt;accession-num&gt;16490617&lt;/accession-num&gt;&lt;urls&gt;&lt;related-urls&gt;&lt;url&gt;https://www.ncbi.nlm.nih.gov/pubmed/16490617&lt;/url&gt;&lt;/related-urls&gt;&lt;/urls&gt;&lt;electronic-resource-num&gt;10.1053/j.ajkd.2005.11.027&lt;/electronic-resource-num&gt;&lt;/record&gt;&lt;/Cite&gt;&lt;/EndNote&gt;</w:instrText>
            </w:r>
            <w:r w:rsidRPr="003A4283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3A4283">
              <w:rPr>
                <w:rFonts w:ascii="Times New Roman" w:hAnsi="Times New Roman" w:cs="Times New Roman"/>
                <w:noProof/>
                <w:sz w:val="16"/>
                <w:szCs w:val="16"/>
              </w:rPr>
              <w:t>[20]</w:t>
            </w:r>
            <w:r w:rsidRPr="003A4283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043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Norway</w:t>
            </w:r>
          </w:p>
        </w:tc>
        <w:tc>
          <w:tcPr>
            <w:tcW w:w="1050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ross-sectional</w:t>
            </w:r>
          </w:p>
        </w:tc>
        <w:tc>
          <w:tcPr>
            <w:tcW w:w="1147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eGFR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&lt; 45 mL/min/1.73 m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736" w:type="dxa"/>
            <w:tcBorders>
              <w:top w:val="single" w:sz="12" w:space="0" w:color="auto"/>
              <w:bottom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6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5,193</w:t>
            </w:r>
          </w:p>
        </w:tc>
        <w:tc>
          <w:tcPr>
            <w:tcW w:w="656" w:type="dxa"/>
            <w:tcBorders>
              <w:top w:val="single" w:sz="12" w:space="0" w:color="auto"/>
              <w:bottom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6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21</w:t>
            </w:r>
          </w:p>
        </w:tc>
        <w:tc>
          <w:tcPr>
            <w:tcW w:w="1114" w:type="dxa"/>
            <w:tcBorders>
              <w:top w:val="single" w:sz="12" w:space="0" w:color="auto"/>
              <w:bottom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Self-designed questionnaire</w:t>
            </w:r>
          </w:p>
        </w:tc>
        <w:tc>
          <w:tcPr>
            <w:tcW w:w="644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LTPA</w:t>
            </w:r>
          </w:p>
        </w:tc>
        <w:tc>
          <w:tcPr>
            <w:tcW w:w="1163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Physical activity (yes </w:t>
            </w: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vs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no)</w:t>
            </w:r>
          </w:p>
        </w:tc>
        <w:tc>
          <w:tcPr>
            <w:tcW w:w="1141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0.60 (0.50-0.71)</w:t>
            </w:r>
          </w:p>
        </w:tc>
        <w:tc>
          <w:tcPr>
            <w:tcW w:w="1594" w:type="dxa"/>
            <w:tcBorders>
              <w:top w:val="single" w:sz="12" w:space="0" w:color="auto"/>
              <w:bottom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Age, sex</w:t>
            </w: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White, 2011 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XaGl0ZTwvQXV0aG9yPjxZZWFyPjIwMTE8L1llYXI+PFJl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XaGl0ZTwvQXV0aG9yPjxZZWFyPjIwMTE8L1llYXI+PFJl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A4283">
              <w:rPr>
                <w:rFonts w:ascii="Times New Roman" w:eastAsia="SimSun" w:hAnsi="Times New Roman" w:cs="Times New Roman"/>
                <w:noProof/>
                <w:color w:val="000000"/>
                <w:sz w:val="16"/>
                <w:szCs w:val="16"/>
              </w:rPr>
              <w:t>[23]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4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Australia</w:t>
            </w:r>
          </w:p>
        </w:tc>
        <w:tc>
          <w:tcPr>
            <w:tcW w:w="105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ohort</w:t>
            </w:r>
          </w:p>
        </w:tc>
        <w:tc>
          <w:tcPr>
            <w:tcW w:w="11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eGFR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&lt; 60 mL/min/1.73 m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736" w:type="dxa"/>
            <w:tcBorders>
              <w:top w:val="nil"/>
              <w:bottom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1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0,966</w:t>
            </w:r>
          </w:p>
        </w:tc>
        <w:tc>
          <w:tcPr>
            <w:tcW w:w="656" w:type="dxa"/>
            <w:tcBorders>
              <w:top w:val="nil"/>
              <w:bottom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9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58</w:t>
            </w:r>
          </w:p>
        </w:tc>
        <w:tc>
          <w:tcPr>
            <w:tcW w:w="1114" w:type="dxa"/>
            <w:tcBorders>
              <w:top w:val="nil"/>
              <w:bottom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Self-designed questionnaire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LTPA</w:t>
            </w:r>
          </w:p>
        </w:tc>
        <w:tc>
          <w:tcPr>
            <w:tcW w:w="11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0 min/week</w:t>
            </w:r>
          </w:p>
        </w:tc>
        <w:tc>
          <w:tcPr>
            <w:tcW w:w="1141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594" w:type="dxa"/>
            <w:tcBorders>
              <w:top w:val="nil"/>
              <w:bottom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Age, sex, prevalent diabetes, use of blood pressure lowering medications, systolic blood pressure (mm Hg), serum total cholesterol, prior stroke, prior heart attack, prior angina, current smoking, average alcohol consumption  30 g </w:t>
            </w: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ethanol per day, BMI</w:t>
            </w: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4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5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bottom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bottom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14" w:type="dxa"/>
            <w:tcBorders>
              <w:top w:val="nil"/>
              <w:bottom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&lt;150 min/week</w:t>
            </w:r>
          </w:p>
        </w:tc>
        <w:tc>
          <w:tcPr>
            <w:tcW w:w="114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.00 (0.88-1.14)</w:t>
            </w:r>
          </w:p>
        </w:tc>
        <w:tc>
          <w:tcPr>
            <w:tcW w:w="1594" w:type="dxa"/>
            <w:tcBorders>
              <w:top w:val="nil"/>
              <w:bottom w:val="nil"/>
              <w:right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right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4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5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bottom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56" w:type="dxa"/>
            <w:tcBorders>
              <w:top w:val="nil"/>
              <w:bottom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14" w:type="dxa"/>
            <w:tcBorders>
              <w:top w:val="nil"/>
              <w:bottom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≥ 150 min/week</w:t>
            </w:r>
          </w:p>
        </w:tc>
        <w:tc>
          <w:tcPr>
            <w:tcW w:w="1141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.02 (0.86-1.21)</w:t>
            </w:r>
          </w:p>
        </w:tc>
        <w:tc>
          <w:tcPr>
            <w:tcW w:w="1594" w:type="dxa"/>
            <w:tcBorders>
              <w:top w:val="nil"/>
              <w:bottom w:val="nil"/>
              <w:right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tcBorders>
              <w:top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Wakasugi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, 2012 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XYWthc3VnaTwvQXV0aG9yPjxZZWFyPjIwMTM8L1llYXI+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XYWthc3VnaTwvQXV0aG9yPjxZZWFyPjIwMTM8L1llYXI+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A4283">
              <w:rPr>
                <w:rFonts w:ascii="Times New Roman" w:eastAsia="SimSun" w:hAnsi="Times New Roman" w:cs="Times New Roman"/>
                <w:noProof/>
                <w:color w:val="000000"/>
                <w:sz w:val="16"/>
                <w:szCs w:val="16"/>
              </w:rPr>
              <w:t>[18]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43" w:type="dxa"/>
            <w:tcBorders>
              <w:top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1050" w:type="dxa"/>
            <w:tcBorders>
              <w:top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ohort</w:t>
            </w:r>
          </w:p>
        </w:tc>
        <w:tc>
          <w:tcPr>
            <w:tcW w:w="1147" w:type="dxa"/>
            <w:tcBorders>
              <w:top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Dipstick urinalysis score of 1+ or greater proteinuria (equivalent to ≥ 30mg/</w:t>
            </w: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dL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736" w:type="dxa"/>
            <w:tcBorders>
              <w:top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4,902</w:t>
            </w:r>
          </w:p>
        </w:tc>
        <w:tc>
          <w:tcPr>
            <w:tcW w:w="656" w:type="dxa"/>
            <w:tcBorders>
              <w:top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1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14" w:type="dxa"/>
            <w:tcBorders>
              <w:top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Self-designed questionnaire</w:t>
            </w:r>
          </w:p>
        </w:tc>
        <w:tc>
          <w:tcPr>
            <w:tcW w:w="644" w:type="dxa"/>
            <w:tcBorders>
              <w:top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LTPA</w:t>
            </w:r>
          </w:p>
        </w:tc>
        <w:tc>
          <w:tcPr>
            <w:tcW w:w="1163" w:type="dxa"/>
            <w:tcBorders>
              <w:top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Regular exercise (yes vs. no)</w:t>
            </w:r>
          </w:p>
        </w:tc>
        <w:tc>
          <w:tcPr>
            <w:tcW w:w="1141" w:type="dxa"/>
            <w:tcBorders>
              <w:top w:val="nil"/>
            </w:tcBorders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89 (0.57-1.40)</w:t>
            </w:r>
          </w:p>
        </w:tc>
        <w:tc>
          <w:tcPr>
            <w:tcW w:w="1594" w:type="dxa"/>
            <w:tcBorders>
              <w:top w:val="nil"/>
            </w:tcBorders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ge, sex, hypertension, diabetes,</w:t>
            </w:r>
          </w:p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ypercholesterolemia</w:t>
            </w: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Bharakhada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, 2012 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CaGFyYWtoYWRhPC9BdXRob3I+PFllYXI+MjAxMjwvWWVh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=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CaGFyYWtoYWRhPC9BdXRob3I+PFllYXI+MjAxMjwvWWVh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=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A4283">
              <w:rPr>
                <w:rFonts w:ascii="Times New Roman" w:eastAsia="SimSun" w:hAnsi="Times New Roman" w:cs="Times New Roman"/>
                <w:noProof/>
                <w:color w:val="000000"/>
                <w:sz w:val="16"/>
                <w:szCs w:val="16"/>
              </w:rPr>
              <w:t>[17]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United Kingdom</w:t>
            </w: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ross-sectional</w:t>
            </w: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The presence of </w:t>
            </w: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microalbuminuria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and/or moderately to severely decreased kidney function (</w:t>
            </w: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eGFR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&lt; 60 mL/min/1.73 m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5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,656</w:t>
            </w: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1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,071</w:t>
            </w: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International</w:t>
            </w:r>
          </w:p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Physical Activity Questionnaire</w:t>
            </w: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LTPA</w:t>
            </w: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Low</w:t>
            </w:r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ge, ethnicity, smoking status, social deprivation, diabetes, cardiovascular disease, systolic blood pressure, relevant medication status, MVPA or sitting time, BMI</w:t>
            </w: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Moderate</w:t>
            </w:r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82 (0.68-</w:t>
            </w: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0.99)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right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High</w:t>
            </w:r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82 (0.68-0.98)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Lee, 2013 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MZWU8L0F1dGhvcj48WWVhcj4yMDE0PC9ZZWFyPjxSZWNO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=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MZWU8L0F1dGhvcj48WWVhcj4yMDE0PC9ZZWFyPjxSZWNO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=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A4283">
              <w:rPr>
                <w:rFonts w:ascii="Times New Roman" w:eastAsia="SimSun" w:hAnsi="Times New Roman" w:cs="Times New Roman"/>
                <w:noProof/>
                <w:color w:val="000000"/>
                <w:sz w:val="16"/>
                <w:szCs w:val="16"/>
              </w:rPr>
              <w:t>[19]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Korea</w:t>
            </w: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ross-sectional</w:t>
            </w: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eGFR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of 15.0-59.9 mL/min/1.732 m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1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,239</w:t>
            </w: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1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80</w:t>
            </w: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Self-designed questionnaire</w:t>
            </w: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LTPA</w:t>
            </w: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Regular exercise with strenuous intensity vs. no</w:t>
            </w:r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47 (0.23-0.97)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ender, age,</w:t>
            </w:r>
          </w:p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rinking,</w:t>
            </w:r>
          </w:p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moking, diet with proper amount, exercise, and experience of</w:t>
            </w:r>
          </w:p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aving education for DM, hypertension,</w:t>
            </w:r>
          </w:p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yperlipidemia, IHD, anemia, obesity</w:t>
            </w: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hudek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, 2014 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DaHVkZWs8L0F1dGhvcj48WWVhcj4yMDE0PC9ZZWFyPjxS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DaHVkZWs8L0F1dGhvcj48WWVhcj4yMDE0PC9ZZWFyPjxS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A4283">
              <w:rPr>
                <w:rFonts w:ascii="Times New Roman" w:eastAsia="SimSun" w:hAnsi="Times New Roman" w:cs="Times New Roman"/>
                <w:noProof/>
                <w:color w:val="000000"/>
                <w:sz w:val="16"/>
                <w:szCs w:val="16"/>
              </w:rPr>
              <w:t>[25]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Poland</w:t>
            </w: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ross-sectional</w:t>
            </w: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eGFR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&lt; 60 mL/min/1.73 m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and/or ACR ≥ 30 mg/g</w:t>
            </w: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3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,797</w:t>
            </w: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1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,384</w:t>
            </w: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Self-designed questionnaire</w:t>
            </w: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LTPA</w:t>
            </w: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Regular physical activity in the past (yes </w:t>
            </w: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vs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no)</w:t>
            </w:r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.09 (0.86-1.37)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ender, age, place of residence, education level, type of work, poverty, smoking status, alcohol consumption, and HF</w:t>
            </w: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lastRenderedPageBreak/>
              <w:t xml:space="preserve">Lin, 2014 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MaW48L0F1dGhvcj48WWVhcj4yMDE0PC9ZZWFyPjxSZWNO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MaW48L0F1dGhvcj48WWVhcj4yMDE0PC9ZZWFyPjxSZWNO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A4283">
              <w:rPr>
                <w:rFonts w:ascii="Times New Roman" w:eastAsia="SimSun" w:hAnsi="Times New Roman" w:cs="Times New Roman"/>
                <w:noProof/>
                <w:color w:val="000000"/>
                <w:sz w:val="16"/>
                <w:szCs w:val="16"/>
              </w:rPr>
              <w:t>[22]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ohort</w:t>
            </w: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ICD-9-CM = 580–589 and 250.4</w:t>
            </w: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5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59</w:t>
            </w: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4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Self-designed questionnaire</w:t>
            </w: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LTPA</w:t>
            </w: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yes vs. no</w:t>
            </w:r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33 (0.16-0.66)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ge, sex, BMI, drinking, smoking, dyslipidemia drug, hypertension drug, rice/noodle, meat/livestock, seafood, egg, milk, soybean, vegetables, fruit</w:t>
            </w: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Jafar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, 2015 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KYWZhcjwvQXV0aG9yPjxZZWFyPjIwMTU8L1llYXI+PFJl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KYWZhcjwvQXV0aG9yPjxZZWFyPjIwMTU8L1llYXI+PFJl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A4283">
              <w:rPr>
                <w:rFonts w:ascii="Times New Roman" w:eastAsia="SimSun" w:hAnsi="Times New Roman" w:cs="Times New Roman"/>
                <w:noProof/>
                <w:color w:val="000000"/>
                <w:sz w:val="16"/>
                <w:szCs w:val="16"/>
              </w:rPr>
              <w:t>[21]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ohort</w:t>
            </w: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Met at least one of the following criteria: 1) serum </w:t>
            </w: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reatinine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level of more than or equal </w:t>
            </w:r>
            <w:proofErr w:type="gram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to 500 </w:t>
            </w: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μmol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/L (5.7 mg/</w:t>
            </w: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dL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), 2) </w:t>
            </w: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eGFR</w:t>
            </w:r>
            <w:proofErr w:type="spellEnd"/>
            <w:proofErr w:type="gram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&lt; 15 ml/min/1.73 m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, 3) undergoing hemodialysis or peritoneal dialysis, and 4) had undergone 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lastRenderedPageBreak/>
              <w:t>kidney transplant. Criteria 1 to 3 had to be persistent for more than 3 months for qualifying as ESKD.</w:t>
            </w: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lastRenderedPageBreak/>
              <w:t>5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9,552</w:t>
            </w: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1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0,450</w:t>
            </w: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Self-designed questionnaire</w:t>
            </w: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LTPA</w:t>
            </w: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Never</w:t>
            </w:r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ge, sex, interview year, body mass index, dialect, education level, self-reported history of physician diagnosis, hypertension, diabetes, heart disease or stroke, alcohol use, smoking, intake of ginseng, protein intake</w:t>
            </w: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≥ 2 </w:t>
            </w: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hrs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moderate activity only</w:t>
            </w:r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81 (0.65-1.01)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right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Strenuous aerobic activities</w:t>
            </w:r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58 (0.37-0.90)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Hawkins, 2016 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IYXdraW5zPC9BdXRob3I+PFllYXI+MjAxNTwvWWVhcj48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IYXdraW5zPC9BdXRob3I+PFllYXI+MjAxNTwvWWVhcj48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A4283">
              <w:rPr>
                <w:rFonts w:ascii="Times New Roman" w:eastAsia="SimSun" w:hAnsi="Times New Roman" w:cs="Times New Roman"/>
                <w:noProof/>
                <w:color w:val="000000"/>
                <w:sz w:val="16"/>
                <w:szCs w:val="16"/>
              </w:rPr>
              <w:t>[26]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ohort</w:t>
            </w: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eGFR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of &lt; 60 mL/min/1.73 m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2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,435</w:t>
            </w: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3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38</w:t>
            </w: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Self-designed questionnaire</w:t>
            </w: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LTPA</w:t>
            </w: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0-48 kcal/kg/</w:t>
            </w: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Age, sex, race, smoking status, baseline Health ABC performance score, study site, use of hypertensive medication, diabetes, CHD, HF, pulse pressure, BMI, HDL, </w:t>
            </w: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triglycerides, CRP,  physical activity, vice versa</w:t>
            </w: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right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48-93 kcal/kg/</w:t>
            </w: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97 (0.82-1.13)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right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&gt; 93 kcal/kg/</w:t>
            </w: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83 (0.70-0.98)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Michishita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, 2016 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NaWNoaXNoaXRhPC9BdXRob3I+PFllYXI+MjAxNjwvWWVh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NaWNoaXNoaXRhPC9BdXRob3I+PFllYXI+MjAxNjwvWWVh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A4283">
              <w:rPr>
                <w:rFonts w:ascii="Times New Roman" w:eastAsia="SimSun" w:hAnsi="Times New Roman" w:cs="Times New Roman"/>
                <w:noProof/>
                <w:color w:val="000000"/>
                <w:sz w:val="16"/>
                <w:szCs w:val="16"/>
              </w:rPr>
              <w:t>[15]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ross-sectional</w:t>
            </w: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eeGFR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&lt; 60 ml/min/1.73 m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and/or proteinuria (1+ or greater)</w:t>
            </w: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4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45</w:t>
            </w: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3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9</w:t>
            </w: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Self-designed questionnaire</w:t>
            </w: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LTPA</w:t>
            </w: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Habitual moderate exercise: ≥ 30 min/once and ≥ 2 times/week (yes </w:t>
            </w: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vs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no)</w:t>
            </w:r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33 (0.12-0.89)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ge, body mass index, smoking habit, drinking habit, triglyceride, HbA1c, systolic and diastolic blood pressure</w:t>
            </w: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Alkerwi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, 2017 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BbGtlcndpPC9BdXRob3I+PFllYXI+MjAxNzwvWWVhcj48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BbGtlcndpPC9BdXRob3I+PFllYXI+MjAxNzwvWWVhcj48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A4283">
              <w:rPr>
                <w:rFonts w:ascii="Times New Roman" w:eastAsia="SimSun" w:hAnsi="Times New Roman" w:cs="Times New Roman"/>
                <w:noProof/>
                <w:color w:val="000000"/>
                <w:sz w:val="16"/>
                <w:szCs w:val="16"/>
              </w:rPr>
              <w:t>[24]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Luxembourg</w:t>
            </w: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ross-sectional</w:t>
            </w: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eGFR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&lt; 60 ml/min/1.73 m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(G3-G5), and/or ACR &gt; 30 mg/g Cr (level A2-A3)</w:t>
            </w: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1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,359</w:t>
            </w: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8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9</w:t>
            </w: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International</w:t>
            </w:r>
          </w:p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Physical Activity Questionnaire</w:t>
            </w: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LTPA</w:t>
            </w: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5 MET-hour/week increase</w:t>
            </w:r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97 (0.95-0.99)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ge, sex, education level, BMI, waist</w:t>
            </w:r>
          </w:p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ircumference, HDL-c, triglycerides, serum ALT, hypertension, diabetes</w:t>
            </w: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lastRenderedPageBreak/>
              <w:t xml:space="preserve">Inoue, 2017 (men) 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Jbm91ZTwvQXV0aG9yPjxZZWFyPjIwMTc8L1llYXI+PFJl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Jbm91ZTwvQXV0aG9yPjxZZWFyPjIwMTc8L1llYXI+PFJl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A4283">
              <w:rPr>
                <w:rFonts w:ascii="Times New Roman" w:eastAsia="SimSun" w:hAnsi="Times New Roman" w:cs="Times New Roman"/>
                <w:noProof/>
                <w:color w:val="000000"/>
                <w:sz w:val="16"/>
                <w:szCs w:val="16"/>
              </w:rPr>
              <w:t>[16]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ross-sectional</w:t>
            </w: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eGFR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&lt; 60 mL/min/1.73 m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3,644</w:t>
            </w: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233</w:t>
            </w: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Self-designed questionnaire</w:t>
            </w: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TPA</w:t>
            </w: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10 METs increase</w:t>
            </w:r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99 (0.98-1.00)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ge, educational attainment,</w:t>
            </w:r>
          </w:p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ousehold income</w:t>
            </w: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Inoue, 2017 (women) 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Jbm91ZTwvQXV0aG9yPjxZZWFyPjIwMTc8L1llYXI+PFJl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Jbm91ZTwvQXV0aG9yPjxZZWFyPjIwMTc8L1llYXI+PFJl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</w:fldData>
              </w:fldCha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A4283">
              <w:rPr>
                <w:rFonts w:ascii="Times New Roman" w:eastAsia="SimSun" w:hAnsi="Times New Roman" w:cs="Times New Roman"/>
                <w:noProof/>
                <w:color w:val="000000"/>
                <w:sz w:val="16"/>
                <w:szCs w:val="16"/>
              </w:rPr>
              <w:t>[16]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ross-sectional</w:t>
            </w: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eGFR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&lt; 60 mL/min/1.73 m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4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,154</w:t>
            </w: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3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99</w:t>
            </w: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Self-designed questionnaire</w:t>
            </w: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TPA</w:t>
            </w: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10 METs increase</w:t>
            </w:r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.00 (0.99-1.01)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ge, educational attainment,</w:t>
            </w:r>
          </w:p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ousehold income</w:t>
            </w: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Guo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, 2020 </w:t>
            </w:r>
            <w:r w:rsidRPr="003A4283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HdW88L0F1dGhvcj48WWVhcj4yMDIwPC9ZZWFyPjxSZWNO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</w:fldData>
              </w:fldChar>
            </w:r>
            <w:r w:rsidRPr="003A4283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3A4283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HdW88L0F1dGhvcj48WWVhcj4yMDIwPC9ZZWFyPjxSZWNO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</w:fldData>
              </w:fldChar>
            </w:r>
            <w:r w:rsidRPr="003A4283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3A4283">
              <w:rPr>
                <w:rFonts w:ascii="Times New Roman" w:hAnsi="Times New Roman" w:cs="Times New Roman"/>
                <w:sz w:val="16"/>
                <w:szCs w:val="16"/>
              </w:rPr>
            </w:r>
            <w:r w:rsidRPr="003A4283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3A4283">
              <w:rPr>
                <w:rFonts w:ascii="Times New Roman" w:hAnsi="Times New Roman" w:cs="Times New Roman"/>
                <w:sz w:val="16"/>
                <w:szCs w:val="16"/>
              </w:rPr>
            </w:r>
            <w:r w:rsidRPr="003A4283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3A4283">
              <w:rPr>
                <w:rFonts w:ascii="Times New Roman" w:hAnsi="Times New Roman" w:cs="Times New Roman"/>
                <w:noProof/>
                <w:sz w:val="16"/>
                <w:szCs w:val="16"/>
              </w:rPr>
              <w:t>[27]</w:t>
            </w:r>
            <w:r w:rsidRPr="003A4283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Cohort</w:t>
            </w: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eGFR</w:t>
            </w:r>
            <w:proofErr w:type="spellEnd"/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&lt; 60 mL/min/1.73 m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1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90,074</w:t>
            </w: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1</w:t>
            </w: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0,596</w:t>
            </w: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Self-designed questionnaire</w:t>
            </w: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LTPA</w:t>
            </w: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Very low-PA</w:t>
            </w:r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.00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Demographic factors (age, sex and education), baseline </w:t>
            </w:r>
            <w:proofErr w:type="spellStart"/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eGFR</w:t>
            </w:r>
            <w:proofErr w:type="spellEnd"/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lifestyle factors (physical </w:t>
            </w:r>
            <w:proofErr w:type="spellStart"/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abour</w:t>
            </w:r>
            <w:proofErr w:type="spellEnd"/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at work, smoking status, alcohol consumption</w:t>
            </w:r>
          </w:p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and vegetable and fruit intake), calendar season and year, BMI, hypertension, diabetes, </w:t>
            </w:r>
            <w:proofErr w:type="spellStart"/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yslipidaemia</w:t>
            </w:r>
            <w:proofErr w:type="spellEnd"/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and self-report of a </w:t>
            </w: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physician diagnosis of CVD and cancer, baseline urinary protein level</w:t>
            </w: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right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Low-PA</w:t>
            </w:r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93 (0.88-0.98)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right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Moderate-PA</w:t>
            </w:r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94 (0.89-0.99)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B43960" w:rsidRPr="003A4283" w:rsidTr="00B43960">
        <w:trPr>
          <w:trHeight w:val="280"/>
        </w:trPr>
        <w:tc>
          <w:tcPr>
            <w:tcW w:w="1278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right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4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050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47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73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56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1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44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3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>High-PA</w:t>
            </w:r>
          </w:p>
        </w:tc>
        <w:tc>
          <w:tcPr>
            <w:tcW w:w="1141" w:type="dxa"/>
            <w:shd w:val="clear" w:color="auto" w:fill="auto"/>
            <w:noWrap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A428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91 (0.85-0.96)</w:t>
            </w:r>
          </w:p>
        </w:tc>
        <w:tc>
          <w:tcPr>
            <w:tcW w:w="1594" w:type="dxa"/>
            <w:vAlign w:val="center"/>
          </w:tcPr>
          <w:p w:rsidR="003A4283" w:rsidRPr="003A4283" w:rsidRDefault="003A4283" w:rsidP="0041394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</w:tr>
    </w:tbl>
    <w:p w:rsidR="00E22D38" w:rsidRDefault="003A4283" w:rsidP="003A4283">
      <w:r w:rsidRPr="003A4283">
        <w:rPr>
          <w:rFonts w:ascii="Times New Roman" w:hAnsi="Times New Roman" w:cs="Times New Roman"/>
          <w:sz w:val="24"/>
          <w:szCs w:val="24"/>
        </w:rPr>
        <w:t xml:space="preserve">CKD: chronic kidney disease; PA: physical activity; MET: metabolic equivalent; HR: hazard ratio; RR: relative risk; OR: odds ratio; CI: confidence interval; LTPA: leisure time physical activity; </w:t>
      </w:r>
      <w:proofErr w:type="spellStart"/>
      <w:r w:rsidRPr="003A4283">
        <w:rPr>
          <w:rFonts w:ascii="Times New Roman" w:eastAsia="SimSun" w:hAnsi="Times New Roman" w:cs="Times New Roman"/>
          <w:color w:val="000000"/>
          <w:sz w:val="24"/>
          <w:szCs w:val="24"/>
        </w:rPr>
        <w:t>eGFR</w:t>
      </w:r>
      <w:proofErr w:type="spellEnd"/>
      <w:r w:rsidRPr="003A4283">
        <w:rPr>
          <w:rFonts w:ascii="Times New Roman" w:eastAsia="SimSun" w:hAnsi="Times New Roman" w:cs="Times New Roman"/>
          <w:color w:val="000000"/>
          <w:sz w:val="24"/>
          <w:szCs w:val="24"/>
        </w:rPr>
        <w:t>: estimated glomerular filtration rate; ACR: albumin/</w:t>
      </w:r>
      <w:proofErr w:type="spellStart"/>
      <w:r w:rsidRPr="003A4283">
        <w:rPr>
          <w:rFonts w:ascii="Times New Roman" w:eastAsia="SimSun" w:hAnsi="Times New Roman" w:cs="Times New Roman"/>
          <w:color w:val="000000"/>
          <w:sz w:val="24"/>
          <w:szCs w:val="24"/>
        </w:rPr>
        <w:t>creatinine</w:t>
      </w:r>
      <w:proofErr w:type="spellEnd"/>
      <w:r w:rsidRPr="003A4283">
        <w:rPr>
          <w:rFonts w:ascii="Times New Roman" w:eastAsia="SimSun" w:hAnsi="Times New Roman" w:cs="Times New Roman"/>
          <w:color w:val="000000"/>
          <w:sz w:val="24"/>
          <w:szCs w:val="24"/>
        </w:rPr>
        <w:t xml:space="preserve"> ratio; ICD: international classification of diseases; ESKD: end stage kidney disease; TPA: total physical activity; MVPA: moderate to vigorous intensity physical activity; BMI: body mass index; DM: diabetes mellitus;</w:t>
      </w:r>
      <w:r w:rsidRPr="003A4283">
        <w:rPr>
          <w:rFonts w:ascii="Times New Roman" w:eastAsia="SimSun" w:hAnsi="Times New Roman" w:cs="Times New Roman" w:hint="eastAsia"/>
          <w:color w:val="000000"/>
          <w:sz w:val="24"/>
          <w:szCs w:val="24"/>
        </w:rPr>
        <w:t xml:space="preserve"> </w:t>
      </w:r>
      <w:r w:rsidRPr="003A4283">
        <w:rPr>
          <w:rFonts w:ascii="Times New Roman" w:eastAsia="SimSun" w:hAnsi="Times New Roman" w:cs="Times New Roman"/>
          <w:color w:val="000000"/>
          <w:sz w:val="24"/>
          <w:szCs w:val="24"/>
        </w:rPr>
        <w:t>IHD: ischemic heart disease; HF: heart failure; CHD: coronary heart disease; HDL: High density lipoprotein: CRP: c-reaction protein; CVD: cardiovascular disease.</w:t>
      </w:r>
    </w:p>
    <w:sectPr w:rsidR="00E22D38" w:rsidSect="00B43960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altName w:val="Times New Roman PS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A2CBA"/>
    <w:rsid w:val="00015534"/>
    <w:rsid w:val="00036316"/>
    <w:rsid w:val="000C1646"/>
    <w:rsid w:val="00130FAB"/>
    <w:rsid w:val="00153B4C"/>
    <w:rsid w:val="00196608"/>
    <w:rsid w:val="001F6FA3"/>
    <w:rsid w:val="002E0F1C"/>
    <w:rsid w:val="00327738"/>
    <w:rsid w:val="003A4283"/>
    <w:rsid w:val="008B4D9B"/>
    <w:rsid w:val="00B43960"/>
    <w:rsid w:val="00B82CAC"/>
    <w:rsid w:val="00C31911"/>
    <w:rsid w:val="00CD6889"/>
    <w:rsid w:val="00D07BFF"/>
    <w:rsid w:val="00E22D38"/>
    <w:rsid w:val="00EA2CBA"/>
    <w:rsid w:val="00F80219"/>
    <w:rsid w:val="00F81A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8</Pages>
  <Words>1282</Words>
  <Characters>7312</Characters>
  <Application>Microsoft Office Word</Application>
  <DocSecurity>0</DocSecurity>
  <Lines>60</Lines>
  <Paragraphs>17</Paragraphs>
  <ScaleCrop>false</ScaleCrop>
  <Company/>
  <LinksUpToDate>false</LinksUpToDate>
  <CharactersWithSpaces>85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 10</dc:creator>
  <cp:keywords/>
  <dc:description/>
  <cp:lastModifiedBy>Dell 10</cp:lastModifiedBy>
  <cp:revision>4</cp:revision>
  <dcterms:created xsi:type="dcterms:W3CDTF">2020-08-18T10:23:00Z</dcterms:created>
  <dcterms:modified xsi:type="dcterms:W3CDTF">2020-08-18T10:25:00Z</dcterms:modified>
</cp:coreProperties>
</file>